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D4AC905" w14:textId="77777777" w:rsidR="005A6F8A" w:rsidRPr="00223A39" w:rsidRDefault="005A6F8A" w:rsidP="005A6F8A">
      <w:pPr>
        <w:rPr>
          <w:sz w:val="28"/>
          <w:szCs w:val="28"/>
          <w:lang w:val="en-US"/>
        </w:rPr>
      </w:pPr>
      <w:r w:rsidRPr="00223A39">
        <w:rPr>
          <w:sz w:val="28"/>
          <w:szCs w:val="28"/>
          <w:lang w:val="en-US"/>
        </w:rPr>
        <w:t>MENOPAUSE</w:t>
      </w:r>
    </w:p>
    <w:p w14:paraId="590E9896" w14:textId="77777777" w:rsidR="005A6F8A" w:rsidRPr="00223A39" w:rsidRDefault="005A6F8A" w:rsidP="005A6F8A">
      <w:pPr>
        <w:rPr>
          <w:i/>
          <w:sz w:val="28"/>
          <w:szCs w:val="28"/>
          <w:lang w:val="en-US"/>
        </w:rPr>
      </w:pPr>
      <w:r w:rsidRPr="00223A39">
        <w:rPr>
          <w:i/>
          <w:sz w:val="28"/>
          <w:szCs w:val="28"/>
          <w:lang w:val="en-US"/>
        </w:rPr>
        <w:t>INVITED EDITORIAL</w:t>
      </w:r>
    </w:p>
    <w:p w14:paraId="20008F2E" w14:textId="77777777" w:rsidR="00DD418E" w:rsidRPr="00223A39" w:rsidRDefault="00DD418E" w:rsidP="005A6F8A">
      <w:pPr>
        <w:rPr>
          <w:lang w:val="en-US"/>
        </w:rPr>
      </w:pPr>
    </w:p>
    <w:p w14:paraId="5081A5A3" w14:textId="77777777" w:rsidR="00836626" w:rsidRPr="00223A39" w:rsidRDefault="00836626" w:rsidP="00836626">
      <w:pPr>
        <w:jc w:val="center"/>
        <w:rPr>
          <w:b/>
          <w:lang w:val="en-US"/>
        </w:rPr>
      </w:pPr>
      <w:r w:rsidRPr="00223A39">
        <w:rPr>
          <w:b/>
          <w:lang w:val="en-US"/>
        </w:rPr>
        <w:t>Effects of High Intensity Interval T</w:t>
      </w:r>
      <w:r w:rsidR="005A6F8A" w:rsidRPr="00223A39">
        <w:rPr>
          <w:b/>
          <w:lang w:val="en-US"/>
        </w:rPr>
        <w:t xml:space="preserve">raining </w:t>
      </w:r>
      <w:r w:rsidRPr="00223A39">
        <w:rPr>
          <w:b/>
          <w:lang w:val="en-US"/>
        </w:rPr>
        <w:t xml:space="preserve">on </w:t>
      </w:r>
      <w:r w:rsidR="005A6F8A" w:rsidRPr="00223A39">
        <w:rPr>
          <w:b/>
          <w:lang w:val="en-US"/>
        </w:rPr>
        <w:t>physical function</w:t>
      </w:r>
      <w:r w:rsidR="000871D3" w:rsidRPr="00223A39">
        <w:rPr>
          <w:b/>
          <w:lang w:val="en-US"/>
        </w:rPr>
        <w:t xml:space="preserve"> among older adults</w:t>
      </w:r>
    </w:p>
    <w:p w14:paraId="18BC3476" w14:textId="77777777" w:rsidR="005A6F8A" w:rsidRPr="00223A39" w:rsidRDefault="005A6F8A" w:rsidP="00836626">
      <w:pPr>
        <w:jc w:val="center"/>
        <w:rPr>
          <w:lang w:val="en-US"/>
        </w:rPr>
      </w:pPr>
      <w:r w:rsidRPr="00223A39">
        <w:rPr>
          <w:lang w:val="en-US"/>
        </w:rPr>
        <w:t>F.BUCKINX, M.AUBERTIN-LEHEUDRE*</w:t>
      </w:r>
    </w:p>
    <w:p w14:paraId="073548F8" w14:textId="77777777" w:rsidR="005A6F8A" w:rsidRDefault="005A6F8A" w:rsidP="005A6F8A">
      <w:pPr>
        <w:pStyle w:val="MDPI16affiliation"/>
        <w:ind w:left="113" w:firstLine="0"/>
        <w:rPr>
          <w:u w:val="single"/>
        </w:rPr>
      </w:pPr>
    </w:p>
    <w:p w14:paraId="223D0B1E" w14:textId="77777777" w:rsidR="005A6F8A" w:rsidRPr="00836626" w:rsidRDefault="005A6F8A" w:rsidP="005A6F8A">
      <w:pPr>
        <w:pStyle w:val="MDPI16affiliation"/>
        <w:ind w:left="113" w:firstLine="0"/>
        <w:rPr>
          <w:sz w:val="22"/>
          <w:szCs w:val="22"/>
          <w:u w:val="single"/>
        </w:rPr>
      </w:pPr>
    </w:p>
    <w:p w14:paraId="1AE03A25" w14:textId="77777777" w:rsidR="005A6F8A" w:rsidRPr="00836626" w:rsidRDefault="005A6F8A" w:rsidP="005A6F8A">
      <w:pPr>
        <w:pStyle w:val="MDPI16affiliation"/>
        <w:ind w:left="113" w:firstLine="0"/>
        <w:rPr>
          <w:rFonts w:asciiTheme="minorHAnsi" w:hAnsiTheme="minorHAnsi" w:cstheme="minorHAnsi"/>
          <w:sz w:val="22"/>
          <w:szCs w:val="22"/>
          <w:u w:val="single"/>
          <w:shd w:val="clear" w:color="auto" w:fill="FFFFFF"/>
        </w:rPr>
      </w:pPr>
      <w:r w:rsidRPr="00836626">
        <w:rPr>
          <w:rFonts w:asciiTheme="minorHAnsi" w:hAnsiTheme="minorHAnsi" w:cstheme="minorHAnsi"/>
          <w:sz w:val="22"/>
          <w:szCs w:val="22"/>
          <w:u w:val="single"/>
        </w:rPr>
        <w:t>* Corresponding author:</w:t>
      </w:r>
      <w:r w:rsidRPr="00836626">
        <w:rPr>
          <w:rFonts w:asciiTheme="minorHAnsi" w:hAnsiTheme="minorHAnsi" w:cstheme="minorHAnsi"/>
          <w:sz w:val="22"/>
          <w:szCs w:val="22"/>
          <w:u w:val="single"/>
          <w:shd w:val="clear" w:color="auto" w:fill="FFFFFF"/>
        </w:rPr>
        <w:t xml:space="preserve"> </w:t>
      </w:r>
    </w:p>
    <w:p w14:paraId="2723526B" w14:textId="77777777" w:rsidR="005A6F8A" w:rsidRPr="00836626" w:rsidRDefault="005A6F8A" w:rsidP="005A6F8A">
      <w:pPr>
        <w:pStyle w:val="MDPI16affiliation"/>
        <w:ind w:left="113" w:firstLine="0"/>
        <w:rPr>
          <w:rFonts w:asciiTheme="minorHAnsi" w:hAnsiTheme="minorHAnsi" w:cstheme="minorHAnsi"/>
          <w:sz w:val="22"/>
          <w:szCs w:val="22"/>
          <w:shd w:val="clear" w:color="auto" w:fill="FFFFFF"/>
        </w:rPr>
      </w:pPr>
      <w:r w:rsidRPr="00223A39">
        <w:rPr>
          <w:rFonts w:asciiTheme="minorHAnsi" w:hAnsiTheme="minorHAnsi" w:cstheme="minorHAnsi"/>
          <w:sz w:val="22"/>
          <w:szCs w:val="22"/>
          <w:shd w:val="clear" w:color="auto" w:fill="FFFFFF"/>
          <w:lang w:val="fr-CA"/>
        </w:rPr>
        <w:t xml:space="preserve">Aubertin-Leheudre Mylene, Département des Sciences de l’Activité Physique, Faculté des Sciences, UQAM, Pavillon Sciences Biologiques, SB-4615, 141, Avenue du Président Kennedy, Montréal, Québec, Canada, H2X 1Y4. </w:t>
      </w:r>
      <w:r w:rsidRPr="00836626">
        <w:rPr>
          <w:rFonts w:asciiTheme="minorHAnsi" w:hAnsiTheme="minorHAnsi" w:cstheme="minorHAnsi"/>
          <w:sz w:val="22"/>
          <w:szCs w:val="22"/>
          <w:shd w:val="clear" w:color="auto" w:fill="FFFFFF"/>
        </w:rPr>
        <w:t xml:space="preserve">Email: aubertin-leheudre.mylene@uqam.ca </w:t>
      </w:r>
    </w:p>
    <w:p w14:paraId="111D9676" w14:textId="77777777" w:rsidR="005A6F8A" w:rsidRPr="00333B07" w:rsidRDefault="005A6F8A" w:rsidP="005A6F8A">
      <w:pPr>
        <w:rPr>
          <w:lang w:val="en-US"/>
        </w:rPr>
      </w:pPr>
    </w:p>
    <w:p w14:paraId="3721DA33" w14:textId="77777777" w:rsidR="000871D3" w:rsidRPr="00333B07" w:rsidRDefault="000871D3" w:rsidP="001079BC">
      <w:pPr>
        <w:spacing w:line="276" w:lineRule="auto"/>
        <w:jc w:val="both"/>
        <w:rPr>
          <w:lang w:val="en-US"/>
        </w:rPr>
        <w:sectPr w:rsidR="000871D3" w:rsidRPr="00333B07">
          <w:footerReference w:type="default" r:id="rId6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28BCAC3F" w14:textId="77777777" w:rsidR="00836626" w:rsidRPr="00333B07" w:rsidRDefault="00836626" w:rsidP="001079BC">
      <w:pPr>
        <w:spacing w:line="276" w:lineRule="auto"/>
        <w:jc w:val="both"/>
        <w:rPr>
          <w:lang w:val="en-US"/>
        </w:rPr>
      </w:pPr>
    </w:p>
    <w:p w14:paraId="6928BEEE" w14:textId="27EFFD2C" w:rsidR="00836626" w:rsidRPr="00223A39" w:rsidRDefault="001079BC" w:rsidP="00EF3321">
      <w:pPr>
        <w:spacing w:line="276" w:lineRule="auto"/>
        <w:ind w:firstLine="708"/>
        <w:jc w:val="both"/>
        <w:rPr>
          <w:lang w:val="en-US"/>
        </w:rPr>
      </w:pPr>
      <w:r w:rsidRPr="00F52D18">
        <w:rPr>
          <w:lang w:val="en-US"/>
        </w:rPr>
        <w:t>High Intensity Interval T</w:t>
      </w:r>
      <w:r w:rsidR="00862159" w:rsidRPr="00F52D18">
        <w:rPr>
          <w:lang w:val="en-US"/>
        </w:rPr>
        <w:t>raining</w:t>
      </w:r>
      <w:r w:rsidRPr="00F52D18">
        <w:rPr>
          <w:lang w:val="en-US"/>
        </w:rPr>
        <w:t xml:space="preserve"> (HIIT) </w:t>
      </w:r>
      <w:r w:rsidR="00862159" w:rsidRPr="00F52D18">
        <w:rPr>
          <w:lang w:val="en-US"/>
        </w:rPr>
        <w:t xml:space="preserve">refers to an intermittent style of exercise </w:t>
      </w:r>
      <w:r w:rsidRPr="00F52D18">
        <w:rPr>
          <w:lang w:val="en-US"/>
        </w:rPr>
        <w:t xml:space="preserve">in which very high intensity exercises are interspersed with short periods of recovery, </w:t>
      </w:r>
      <w:r w:rsidR="00862159" w:rsidRPr="00F52D18">
        <w:rPr>
          <w:lang w:val="en-US"/>
        </w:rPr>
        <w:t xml:space="preserve">within a single training session. </w:t>
      </w:r>
      <w:r w:rsidR="00EB4A0F" w:rsidRPr="00F52D18">
        <w:rPr>
          <w:lang w:val="en-US"/>
        </w:rPr>
        <w:t>The last few years, studies suggested</w:t>
      </w:r>
      <w:r w:rsidR="001569E0" w:rsidRPr="00F52D18">
        <w:rPr>
          <w:lang w:val="en-US"/>
        </w:rPr>
        <w:t xml:space="preserve"> that</w:t>
      </w:r>
      <w:r w:rsidR="00EB4A0F" w:rsidRPr="00F52D18">
        <w:rPr>
          <w:lang w:val="en-US"/>
        </w:rPr>
        <w:t xml:space="preserve"> </w:t>
      </w:r>
      <w:r w:rsidR="008D2A6B" w:rsidRPr="00F52D18">
        <w:rPr>
          <w:lang w:val="en-US"/>
        </w:rPr>
        <w:t xml:space="preserve">HIIT </w:t>
      </w:r>
      <w:r w:rsidR="00EB4A0F" w:rsidRPr="00F52D18">
        <w:rPr>
          <w:lang w:val="en-US"/>
        </w:rPr>
        <w:t>method is economical in terms of the time invested in improving physical function</w:t>
      </w:r>
      <w:r w:rsidR="00EF3321" w:rsidRPr="00F52D18">
        <w:rPr>
          <w:lang w:val="en-US"/>
        </w:rPr>
        <w:t xml:space="preserve"> among </w:t>
      </w:r>
      <w:r w:rsidR="005E2F71">
        <w:rPr>
          <w:lang w:val="en-US"/>
        </w:rPr>
        <w:t>young and</w:t>
      </w:r>
      <w:r w:rsidR="00AD53AA">
        <w:rPr>
          <w:lang w:val="en-US"/>
        </w:rPr>
        <w:t xml:space="preserve"> </w:t>
      </w:r>
      <w:r w:rsidR="00EF3321" w:rsidRPr="00F52D18">
        <w:rPr>
          <w:lang w:val="en-US"/>
        </w:rPr>
        <w:t>older adults</w:t>
      </w:r>
      <w:r w:rsidR="00EB4A0F" w:rsidRPr="00F52D18">
        <w:rPr>
          <w:lang w:val="en-US"/>
        </w:rPr>
        <w:t xml:space="preserve">. In this sense, </w:t>
      </w:r>
      <w:r w:rsidR="008D2A6B" w:rsidRPr="00F52D18">
        <w:rPr>
          <w:lang w:val="en-US"/>
        </w:rPr>
        <w:t>the article</w:t>
      </w:r>
      <w:r w:rsidR="00DD418E" w:rsidRPr="00F52D18">
        <w:rPr>
          <w:lang w:val="en-US"/>
        </w:rPr>
        <w:t xml:space="preserve"> of Nunes et al.</w:t>
      </w:r>
      <w:r w:rsidR="00EB4A0F" w:rsidRPr="00F52D18">
        <w:rPr>
          <w:lang w:val="en-US"/>
        </w:rPr>
        <w:t xml:space="preserve">, published in the present issue of Menopause, </w:t>
      </w:r>
      <w:r w:rsidR="0081300F" w:rsidRPr="00F52D18">
        <w:rPr>
          <w:lang w:val="en-US"/>
        </w:rPr>
        <w:t>a</w:t>
      </w:r>
      <w:r w:rsidR="00836626" w:rsidRPr="00F52D18">
        <w:rPr>
          <w:lang w:val="en-US"/>
        </w:rPr>
        <w:t>d</w:t>
      </w:r>
      <w:r w:rsidR="0081300F" w:rsidRPr="00F52D18">
        <w:rPr>
          <w:lang w:val="en-US"/>
        </w:rPr>
        <w:t>dress the question regarding the effects of</w:t>
      </w:r>
      <w:r w:rsidR="00EB4A0F" w:rsidRPr="00F52D18">
        <w:rPr>
          <w:lang w:val="en-US"/>
        </w:rPr>
        <w:t xml:space="preserve"> HIIT on physical function in a specific population of</w:t>
      </w:r>
      <w:r w:rsidR="0081300F" w:rsidRPr="00F52D18">
        <w:rPr>
          <w:lang w:val="en-US"/>
        </w:rPr>
        <w:t xml:space="preserve"> obese post-menopausal women. </w:t>
      </w:r>
      <w:r w:rsidR="009A529D">
        <w:rPr>
          <w:lang w:val="en-US"/>
        </w:rPr>
        <w:t>However,</w:t>
      </w:r>
      <w:r w:rsidR="00240892" w:rsidRPr="00240892">
        <w:rPr>
          <w:lang w:val="en-US"/>
        </w:rPr>
        <w:t xml:space="preserve"> few is known about the influence of menopause on its benefits</w:t>
      </w:r>
      <w:r w:rsidR="009A529D">
        <w:rPr>
          <w:lang w:val="en-US"/>
        </w:rPr>
        <w:t xml:space="preserve">. Thus, </w:t>
      </w:r>
      <w:r w:rsidR="0081300F" w:rsidRPr="00223A39">
        <w:rPr>
          <w:lang w:val="en-US"/>
        </w:rPr>
        <w:t>this editorial</w:t>
      </w:r>
      <w:r w:rsidR="009A529D">
        <w:rPr>
          <w:lang w:val="en-US"/>
        </w:rPr>
        <w:t xml:space="preserve"> </w:t>
      </w:r>
      <w:r w:rsidR="009A529D" w:rsidRPr="00223A39">
        <w:rPr>
          <w:lang w:val="en-US"/>
        </w:rPr>
        <w:t xml:space="preserve">led us to outline </w:t>
      </w:r>
      <w:r w:rsidR="008D2A6B" w:rsidRPr="00223A39">
        <w:rPr>
          <w:lang w:val="en-US"/>
        </w:rPr>
        <w:t>some of the evidence about the effects of HIIT</w:t>
      </w:r>
      <w:r w:rsidR="00EC2554" w:rsidRPr="00223A39">
        <w:rPr>
          <w:lang w:val="en-US"/>
        </w:rPr>
        <w:t xml:space="preserve"> on physical function and </w:t>
      </w:r>
      <w:r w:rsidR="009A529D">
        <w:rPr>
          <w:lang w:val="en-US"/>
        </w:rPr>
        <w:t>its</w:t>
      </w:r>
      <w:r w:rsidR="00EC2554" w:rsidRPr="00223A39">
        <w:rPr>
          <w:lang w:val="en-US"/>
        </w:rPr>
        <w:t xml:space="preserve"> con</w:t>
      </w:r>
      <w:r w:rsidR="00EF3321" w:rsidRPr="00223A39">
        <w:rPr>
          <w:lang w:val="en-US"/>
        </w:rPr>
        <w:t>founding factors (i.e. fat mass)</w:t>
      </w:r>
      <w:r w:rsidR="009A529D">
        <w:rPr>
          <w:lang w:val="en-US"/>
        </w:rPr>
        <w:t xml:space="preserve"> in menopausal women</w:t>
      </w:r>
      <w:r w:rsidR="00EC2554" w:rsidRPr="00223A39">
        <w:rPr>
          <w:lang w:val="en-US"/>
        </w:rPr>
        <w:t>.</w:t>
      </w:r>
    </w:p>
    <w:p w14:paraId="7F665BE3" w14:textId="36410DCB" w:rsidR="00295D63" w:rsidRDefault="009A529D" w:rsidP="00A05030">
      <w:pPr>
        <w:spacing w:line="276" w:lineRule="auto"/>
        <w:ind w:firstLine="708"/>
        <w:jc w:val="both"/>
        <w:rPr>
          <w:lang w:val="en-US"/>
        </w:rPr>
      </w:pPr>
      <w:r w:rsidRPr="00B05BDB">
        <w:rPr>
          <w:lang w:val="en-US"/>
        </w:rPr>
        <w:t>First, several studies showed that HIIT induced positive effects on functional abilities and metabolism throughout older population</w:t>
      </w:r>
      <w:r w:rsidR="00EF3321" w:rsidRPr="00B05BDB">
        <w:rPr>
          <w:lang w:val="en-US"/>
        </w:rPr>
        <w:t xml:space="preserve">. </w:t>
      </w:r>
      <w:r w:rsidR="00B12F52" w:rsidRPr="00B05BDB">
        <w:rPr>
          <w:lang w:val="en-US"/>
        </w:rPr>
        <w:t>For example,</w:t>
      </w:r>
      <w:r w:rsidR="00EF3321" w:rsidRPr="00B05BDB">
        <w:rPr>
          <w:lang w:val="en-US"/>
        </w:rPr>
        <w:t xml:space="preserve"> Sculthorpe et al. also observed, based on a 6-week randomized controlled study performed among older adults, a significant increase in power (706.5 vs. 831, 1W P &lt;0.05) and muscle mass (66.1 vs 68.1kg P &lt;0.05) </w:t>
      </w:r>
      <w:r w:rsidR="00B05BDB" w:rsidRPr="00B05BDB">
        <w:rPr>
          <w:lang w:val="en-US"/>
        </w:rPr>
        <w:t>but also</w:t>
      </w:r>
      <w:r w:rsidR="00EF3321" w:rsidRPr="00B05BDB">
        <w:rPr>
          <w:lang w:val="en-US"/>
        </w:rPr>
        <w:t xml:space="preserve"> a significant decrease in body fat (22.8 vs. 20.8% P &lt;0.05) in the HIIT group (5 sessions/week) compared with control group</w:t>
      </w:r>
      <w:r w:rsidR="00B12F52" w:rsidRPr="00B05BDB">
        <w:rPr>
          <w:lang w:val="en-US"/>
        </w:rPr>
        <w:t xml:space="preserve"> </w:t>
      </w:r>
      <w:r w:rsidR="00B12F52" w:rsidRPr="003009E9">
        <w:rPr>
          <w:lang w:val="en-US"/>
        </w:rPr>
        <w:fldChar w:fldCharType="begin">
          <w:fldData xml:space="preserve">PEVuZE5vdGU+PENpdGU+PEF1dGhvcj5TY3VsdGhvcnBlPC9BdXRob3I+PFllYXI+MjAxNzwvWWVh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</w:fldData>
        </w:fldChar>
      </w:r>
      <w:r w:rsidR="00B12F52" w:rsidRPr="00B05BDB">
        <w:rPr>
          <w:lang w:val="en-US"/>
        </w:rPr>
        <w:instrText xml:space="preserve"> ADDIN EN.CITE </w:instrText>
      </w:r>
      <w:r w:rsidR="00B12F52" w:rsidRPr="003009E9">
        <w:rPr>
          <w:lang w:val="en-US"/>
        </w:rPr>
        <w:fldChar w:fldCharType="begin">
          <w:fldData xml:space="preserve">PEVuZE5vdGU+PENpdGU+PEF1dGhvcj5TY3VsdGhvcnBlPC9BdXRob3I+PFllYXI+MjAxNzwvWWVh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</w:fldData>
        </w:fldChar>
      </w:r>
      <w:r w:rsidR="00B12F52" w:rsidRPr="00B05BDB">
        <w:rPr>
          <w:lang w:val="en-US"/>
        </w:rPr>
        <w:instrText xml:space="preserve"> ADDIN EN.CITE.DATA </w:instrText>
      </w:r>
      <w:r w:rsidR="00B12F52" w:rsidRPr="003009E9">
        <w:rPr>
          <w:lang w:val="en-US"/>
        </w:rPr>
      </w:r>
      <w:r w:rsidR="00B12F52" w:rsidRPr="003009E9">
        <w:rPr>
          <w:lang w:val="en-US"/>
        </w:rPr>
        <w:fldChar w:fldCharType="end"/>
      </w:r>
      <w:r w:rsidR="00B12F52" w:rsidRPr="003009E9">
        <w:rPr>
          <w:lang w:val="en-US"/>
        </w:rPr>
      </w:r>
      <w:r w:rsidR="00B12F52" w:rsidRPr="003009E9">
        <w:rPr>
          <w:lang w:val="en-US"/>
        </w:rPr>
        <w:fldChar w:fldCharType="separate"/>
      </w:r>
      <w:r w:rsidR="00B12F52" w:rsidRPr="00B05BDB">
        <w:rPr>
          <w:lang w:val="en-US"/>
        </w:rPr>
        <w:t>[2]</w:t>
      </w:r>
      <w:r w:rsidR="00B12F52" w:rsidRPr="003009E9">
        <w:rPr>
          <w:lang w:val="en-US"/>
        </w:rPr>
        <w:fldChar w:fldCharType="end"/>
      </w:r>
      <w:r w:rsidR="00EF3321" w:rsidRPr="00B05BDB">
        <w:rPr>
          <w:lang w:val="en-US"/>
        </w:rPr>
        <w:t>. Moreover</w:t>
      </w:r>
      <w:r w:rsidR="00E713EC" w:rsidRPr="00B05BDB">
        <w:rPr>
          <w:lang w:val="en-US"/>
        </w:rPr>
        <w:t xml:space="preserve">, to counteract the strong </w:t>
      </w:r>
      <w:r w:rsidR="00EF3321" w:rsidRPr="00B05BDB">
        <w:rPr>
          <w:lang w:val="en-US"/>
        </w:rPr>
        <w:t>impacts</w:t>
      </w:r>
      <w:r w:rsidR="00E713EC" w:rsidRPr="00B05BDB">
        <w:rPr>
          <w:lang w:val="en-US"/>
        </w:rPr>
        <w:t xml:space="preserve"> on lower extremity joints</w:t>
      </w:r>
      <w:r w:rsidR="00EF3321" w:rsidRPr="00B05BDB">
        <w:rPr>
          <w:lang w:val="en-US"/>
        </w:rPr>
        <w:t xml:space="preserve"> potentially generated during HIIT, it has been shown that HIIT, performed on an elliptical trainer for 12 weeks at a rate of 3 times / week, significantly decreased the waist circumference and the appendicular fat mass</w:t>
      </w:r>
      <w:r w:rsidR="00E713EC" w:rsidRPr="00B05BDB">
        <w:rPr>
          <w:lang w:val="en-US"/>
        </w:rPr>
        <w:t xml:space="preserve"> but also increased</w:t>
      </w:r>
      <w:r w:rsidR="00EF3321" w:rsidRPr="00B05BDB">
        <w:rPr>
          <w:lang w:val="en-US"/>
        </w:rPr>
        <w:t xml:space="preserve"> leg muscle mass, resting heart rate, and VO2max in pre-diabetic elderly obese men </w:t>
      </w:r>
      <w:r w:rsidR="00B12F52" w:rsidRPr="003009E9">
        <w:rPr>
          <w:lang w:val="en-US"/>
        </w:rPr>
        <w:fldChar w:fldCharType="begin">
          <w:fldData xml:space="preserve">PEVuZE5vdGU+PENpdGU+PEF1dGhvcj5GZXg8L0F1dGhvcj48WWVhcj4yMDE1PC9ZZWFyPjxSZWNO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=
</w:fldData>
        </w:fldChar>
      </w:r>
      <w:r w:rsidR="00B12F52" w:rsidRPr="00B05BDB">
        <w:rPr>
          <w:lang w:val="en-US"/>
        </w:rPr>
        <w:instrText xml:space="preserve"> ADDIN EN.CITE </w:instrText>
      </w:r>
      <w:r w:rsidR="00B12F52" w:rsidRPr="003009E9">
        <w:rPr>
          <w:lang w:val="en-US"/>
        </w:rPr>
        <w:fldChar w:fldCharType="begin">
          <w:fldData xml:space="preserve">PEVuZE5vdGU+PENpdGU+PEF1dGhvcj5GZXg8L0F1dGhvcj48WWVhcj4yMDE1PC9ZZWFyPjxSZWNO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=
</w:fldData>
        </w:fldChar>
      </w:r>
      <w:r w:rsidR="00B12F52" w:rsidRPr="00B05BDB">
        <w:rPr>
          <w:lang w:val="en-US"/>
        </w:rPr>
        <w:instrText xml:space="preserve"> ADDIN EN.CITE.DATA </w:instrText>
      </w:r>
      <w:r w:rsidR="00B12F52" w:rsidRPr="003009E9">
        <w:rPr>
          <w:lang w:val="en-US"/>
        </w:rPr>
      </w:r>
      <w:r w:rsidR="00B12F52" w:rsidRPr="003009E9">
        <w:rPr>
          <w:lang w:val="en-US"/>
        </w:rPr>
        <w:fldChar w:fldCharType="end"/>
      </w:r>
      <w:r w:rsidR="00B12F52" w:rsidRPr="003009E9">
        <w:rPr>
          <w:lang w:val="en-US"/>
        </w:rPr>
      </w:r>
      <w:r w:rsidR="00B12F52" w:rsidRPr="003009E9">
        <w:rPr>
          <w:lang w:val="en-US"/>
        </w:rPr>
        <w:fldChar w:fldCharType="separate"/>
      </w:r>
      <w:r w:rsidR="00B12F52" w:rsidRPr="00B05BDB">
        <w:rPr>
          <w:lang w:val="en-US"/>
        </w:rPr>
        <w:t>[3]</w:t>
      </w:r>
      <w:r w:rsidR="00B12F52" w:rsidRPr="003009E9">
        <w:rPr>
          <w:lang w:val="en-US"/>
        </w:rPr>
        <w:fldChar w:fldCharType="end"/>
      </w:r>
      <w:r w:rsidR="00B12F52" w:rsidRPr="00B05BDB">
        <w:rPr>
          <w:lang w:val="en-US"/>
        </w:rPr>
        <w:t>.</w:t>
      </w:r>
      <w:r w:rsidR="00E713EC" w:rsidRPr="00B05BDB">
        <w:rPr>
          <w:lang w:val="en-US"/>
        </w:rPr>
        <w:t xml:space="preserve"> The same modalities of training ha</w:t>
      </w:r>
      <w:r w:rsidR="00AD53AA" w:rsidRPr="00B05BDB">
        <w:rPr>
          <w:lang w:val="en-US"/>
        </w:rPr>
        <w:t>ve</w:t>
      </w:r>
      <w:r w:rsidR="00E713EC" w:rsidRPr="00B05BDB">
        <w:rPr>
          <w:lang w:val="en-US"/>
        </w:rPr>
        <w:t xml:space="preserve"> also highlighted an improvement in functional capacity and muscle function</w:t>
      </w:r>
      <w:r w:rsidR="00B12F52" w:rsidRPr="00B05BDB">
        <w:rPr>
          <w:lang w:val="en-US"/>
        </w:rPr>
        <w:t xml:space="preserve"> among dynapenic-obese elderly,</w:t>
      </w:r>
      <w:r w:rsidR="00E713EC" w:rsidRPr="00B05BDB">
        <w:rPr>
          <w:lang w:val="en-US"/>
        </w:rPr>
        <w:t xml:space="preserve"> in the recent study of Buckinx et al. </w:t>
      </w:r>
      <w:r w:rsidR="00B12F52" w:rsidRPr="003009E9">
        <w:rPr>
          <w:lang w:val="en-US"/>
        </w:rPr>
        <w:fldChar w:fldCharType="begin">
          <w:fldData xml:space="preserve">PEVuZE5vdGU+PENpdGU+PEF1dGhvcj5CdWNraW54PC9BdXRob3I+PFllYXI+MjAxODwvWWVhcj48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</w:fldData>
        </w:fldChar>
      </w:r>
      <w:r w:rsidR="00B12F52" w:rsidRPr="00B05BDB">
        <w:rPr>
          <w:lang w:val="en-US"/>
        </w:rPr>
        <w:instrText xml:space="preserve"> ADDIN EN.CITE </w:instrText>
      </w:r>
      <w:r w:rsidR="00B12F52" w:rsidRPr="003009E9">
        <w:rPr>
          <w:lang w:val="en-US"/>
        </w:rPr>
        <w:fldChar w:fldCharType="begin">
          <w:fldData xml:space="preserve">PEVuZE5vdGU+PENpdGU+PEF1dGhvcj5CdWNraW54PC9BdXRob3I+PFllYXI+MjAxODwvWWVhcj48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</w:fldData>
        </w:fldChar>
      </w:r>
      <w:r w:rsidR="00B12F52" w:rsidRPr="00B05BDB">
        <w:rPr>
          <w:lang w:val="en-US"/>
        </w:rPr>
        <w:instrText xml:space="preserve"> ADDIN EN.CITE.DATA </w:instrText>
      </w:r>
      <w:r w:rsidR="00B12F52" w:rsidRPr="003009E9">
        <w:rPr>
          <w:lang w:val="en-US"/>
        </w:rPr>
      </w:r>
      <w:r w:rsidR="00B12F52" w:rsidRPr="003009E9">
        <w:rPr>
          <w:lang w:val="en-US"/>
        </w:rPr>
        <w:fldChar w:fldCharType="end"/>
      </w:r>
      <w:r w:rsidR="00B12F52" w:rsidRPr="003009E9">
        <w:rPr>
          <w:lang w:val="en-US"/>
        </w:rPr>
      </w:r>
      <w:r w:rsidR="00B12F52" w:rsidRPr="003009E9">
        <w:rPr>
          <w:lang w:val="en-US"/>
        </w:rPr>
        <w:fldChar w:fldCharType="separate"/>
      </w:r>
      <w:r w:rsidR="00B12F52" w:rsidRPr="00B05BDB">
        <w:rPr>
          <w:lang w:val="en-US"/>
        </w:rPr>
        <w:t>[4]</w:t>
      </w:r>
      <w:r w:rsidR="00B12F52" w:rsidRPr="003009E9">
        <w:rPr>
          <w:lang w:val="en-US"/>
        </w:rPr>
        <w:fldChar w:fldCharType="end"/>
      </w:r>
      <w:r w:rsidR="00B05BDB" w:rsidRPr="00B05BDB">
        <w:rPr>
          <w:lang w:val="en-US"/>
        </w:rPr>
        <w:t xml:space="preserve">. More importantly, Grossman and al. </w:t>
      </w:r>
      <w:r w:rsidR="00B05BDB" w:rsidRPr="003009E9">
        <w:rPr>
          <w:lang w:val="en-US"/>
        </w:rPr>
        <w:t xml:space="preserve">supported the effectiveness of HIIT for weight loss and body composition changes in the specific population of obese postmenopausal women </w:t>
      </w:r>
      <w:r w:rsidR="00B05BDB" w:rsidRPr="003009E9">
        <w:rPr>
          <w:lang w:val="en-US"/>
        </w:rPr>
        <w:fldChar w:fldCharType="begin"/>
      </w:r>
      <w:r w:rsidR="00B05BDB" w:rsidRPr="003009E9">
        <w:rPr>
          <w:lang w:val="en-US"/>
        </w:rPr>
        <w:instrText xml:space="preserve"> ADDIN EN.CITE &lt;EndNote&gt;&lt;Cite&gt;&lt;Author&gt;Grossman&lt;/Author&gt;&lt;Year&gt;2018&lt;/Year&gt;&lt;RecNum&gt;619&lt;/RecNum&gt;&lt;DisplayText&gt;[8]&lt;/DisplayText&gt;&lt;record&gt;&lt;rec-number&gt;619&lt;/rec-number&gt;&lt;foreign-keys&gt;&lt;key app="EN" db-id="x5pzrdzr2tzt0ge5xr952tzop0exssa29s0x" timestamp="1564383587"&gt;619&lt;/key&gt;&lt;/foreign-keys&gt;&lt;ref-type name="Journal Article"&gt;17&lt;/ref-type&gt;&lt;contributors&gt;&lt;authors&gt;&lt;author&gt;Grossman, J. A.&lt;/author&gt;&lt;author&gt;Arigo, D.&lt;/author&gt;&lt;author&gt;Bachman, J. L.&lt;/author&gt;&lt;/authors&gt;&lt;/contributors&gt;&lt;auth-address&gt;The University of Scranton, Scranton, PA.&lt;/auth-address&gt;&lt;titles&gt;&lt;title&gt;Meaningful weight loss in obese postmenopausal women: a pilot study of high-intensity interval training and wearable technology&lt;/title&gt;&lt;secondary-title&gt;Menopause&lt;/secondary-title&gt;&lt;alt-title&gt;Menopause (New York, N.Y.)&lt;/alt-title&gt;&lt;/titles&gt;&lt;periodical&gt;&lt;full-title&gt;Menopause&lt;/full-title&gt;&lt;abbr-1&gt;Menopause (New York, N.Y.)&lt;/abbr-1&gt;&lt;/periodical&gt;&lt;alt-periodical&gt;&lt;full-title&gt;Menopause&lt;/full-title&gt;&lt;abbr-1&gt;Menopause (New York, N.Y.)&lt;/abbr-1&gt;&lt;/alt-periodical&gt;&lt;pages&gt;465-470&lt;/pages&gt;&lt;volume&gt;25&lt;/volume&gt;&lt;number&gt;4&lt;/number&gt;&lt;edition&gt;2017/11/01&lt;/edition&gt;&lt;keywords&gt;&lt;keyword&gt;Energy Metabolism/physiology&lt;/keyword&gt;&lt;keyword&gt;Female&lt;/keyword&gt;&lt;keyword&gt;High-Intensity Interval Training/*methods&lt;/keyword&gt;&lt;keyword&gt;Humans&lt;/keyword&gt;&lt;keyword&gt;Middle Aged&lt;/keyword&gt;&lt;keyword&gt;Obesity/*therapy&lt;/keyword&gt;&lt;keyword&gt;Patient Compliance&lt;/keyword&gt;&lt;keyword&gt;Physical Endurance&lt;/keyword&gt;&lt;keyword&gt;Pilot Projects&lt;/keyword&gt;&lt;keyword&gt;*Postmenopause&lt;/keyword&gt;&lt;keyword&gt;*Wearable Electronic Devices&lt;/keyword&gt;&lt;keyword&gt;*Weight Loss&lt;/keyword&gt;&lt;/keywords&gt;&lt;dates&gt;&lt;year&gt;2018&lt;/year&gt;&lt;pub-dates&gt;&lt;date&gt;Apr&lt;/date&gt;&lt;/pub-dates&gt;&lt;/dates&gt;&lt;isbn&gt;1072-3714&lt;/isbn&gt;&lt;accession-num&gt;29088015&lt;/accession-num&gt;&lt;urls&gt;&lt;/urls&gt;&lt;electronic-resource-num&gt;10.1097/gme.0000000000001013&lt;/electronic-resource-num&gt;&lt;remote-database-provider&gt;NLM&lt;/remote-database-provider&gt;&lt;language&gt;eng&lt;/language&gt;&lt;/record&gt;&lt;/Cite&gt;&lt;/EndNote&gt;</w:instrText>
      </w:r>
      <w:r w:rsidR="00B05BDB" w:rsidRPr="003009E9">
        <w:rPr>
          <w:lang w:val="en-US"/>
        </w:rPr>
        <w:fldChar w:fldCharType="separate"/>
      </w:r>
      <w:r w:rsidR="00B05BDB" w:rsidRPr="003009E9">
        <w:rPr>
          <w:lang w:val="en-US"/>
        </w:rPr>
        <w:t>[8]</w:t>
      </w:r>
      <w:r w:rsidR="00B05BDB" w:rsidRPr="003009E9">
        <w:rPr>
          <w:lang w:val="en-US"/>
        </w:rPr>
        <w:fldChar w:fldCharType="end"/>
      </w:r>
      <w:r w:rsidR="00B05BDB" w:rsidRPr="003009E9">
        <w:rPr>
          <w:lang w:val="en-US"/>
        </w:rPr>
        <w:t>. In this randomized controlled trial of 16 weeks, participants in the HIIT group lost twice as much body weight as those in the Endurance group (8.7% vs 4.3% of initial body weight).</w:t>
      </w:r>
      <w:r w:rsidR="00B05BDB">
        <w:rPr>
          <w:lang w:val="en-US"/>
        </w:rPr>
        <w:t xml:space="preserve"> </w:t>
      </w:r>
      <w:r w:rsidR="00A05030" w:rsidRPr="00B05BDB">
        <w:rPr>
          <w:lang w:val="en-US"/>
        </w:rPr>
        <w:t>However, some studies do not report the same benefits on muscle mass and body fat. For example, Hwang et al. concluded that HIIT (4 sessions/week; 8 weeks) does not result in any significant body compos</w:t>
      </w:r>
      <w:r w:rsidR="003009E9">
        <w:rPr>
          <w:lang w:val="en-US"/>
        </w:rPr>
        <w:t>ition change but improved more V</w:t>
      </w:r>
      <w:r w:rsidR="00A05030" w:rsidRPr="00B05BDB">
        <w:rPr>
          <w:lang w:val="en-US"/>
        </w:rPr>
        <w:t xml:space="preserve">O2 peak and insulin sensitivity compared to control (non-exercise) or continuous exercise groups </w:t>
      </w:r>
      <w:r w:rsidR="00A05030" w:rsidRPr="00B05BDB">
        <w:fldChar w:fldCharType="begin">
          <w:fldData xml:space="preserve">PEVuZE5vdGU+PENpdGU+PEF1dGhvcj5Id2FuZzwvQXV0aG9yPjxZZWFyPjIwMTY8L1llYXI+PFJl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</w:fldData>
        </w:fldChar>
      </w:r>
      <w:r w:rsidR="00A05030" w:rsidRPr="00B05BDB">
        <w:rPr>
          <w:lang w:val="en-US"/>
        </w:rPr>
        <w:instrText xml:space="preserve"> ADDIN EN.CITE </w:instrText>
      </w:r>
      <w:r w:rsidR="00A05030" w:rsidRPr="00B05BDB">
        <w:fldChar w:fldCharType="begin">
          <w:fldData xml:space="preserve">PEVuZE5vdGU+PENpdGU+PEF1dGhvcj5Id2FuZzwvQXV0aG9yPjxZZWFyPjIwMTY8L1llYXI+PFJl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</w:fldData>
        </w:fldChar>
      </w:r>
      <w:r w:rsidR="00A05030" w:rsidRPr="00B05BDB">
        <w:rPr>
          <w:lang w:val="en-US"/>
        </w:rPr>
        <w:instrText xml:space="preserve"> ADDIN EN.CITE.DATA </w:instrText>
      </w:r>
      <w:r w:rsidR="00A05030" w:rsidRPr="00B05BDB">
        <w:fldChar w:fldCharType="end"/>
      </w:r>
      <w:r w:rsidR="00A05030" w:rsidRPr="00B05BDB">
        <w:fldChar w:fldCharType="separate"/>
      </w:r>
      <w:r w:rsidR="00A05030" w:rsidRPr="00B05BDB">
        <w:rPr>
          <w:noProof/>
          <w:lang w:val="en-US"/>
        </w:rPr>
        <w:t>[5]</w:t>
      </w:r>
      <w:r w:rsidR="00A05030" w:rsidRPr="00B05BDB">
        <w:fldChar w:fldCharType="end"/>
      </w:r>
      <w:r w:rsidR="00A05030" w:rsidRPr="00B05BDB">
        <w:rPr>
          <w:lang w:val="en-US"/>
        </w:rPr>
        <w:t>.</w:t>
      </w:r>
      <w:r w:rsidR="00A05030">
        <w:rPr>
          <w:lang w:val="en-US"/>
        </w:rPr>
        <w:t xml:space="preserve"> In addition, HIIT is not only more efficient on cardiorespiratory health than other conditions, HIIT seems also efficient independently of </w:t>
      </w:r>
      <w:r w:rsidR="00A05030">
        <w:rPr>
          <w:lang w:val="en-US"/>
        </w:rPr>
        <w:lastRenderedPageBreak/>
        <w:t xml:space="preserve">physical activity status. Thus, </w:t>
      </w:r>
      <w:r w:rsidR="00A05030" w:rsidRPr="00B05BDB">
        <w:rPr>
          <w:lang w:val="en-US"/>
        </w:rPr>
        <w:t xml:space="preserve">in 2015, Knowles et al. </w:t>
      </w:r>
      <w:r w:rsidR="00A05030">
        <w:rPr>
          <w:lang w:val="en-US"/>
        </w:rPr>
        <w:t>observed</w:t>
      </w:r>
      <w:r w:rsidR="00A05030" w:rsidRPr="00B05BDB">
        <w:rPr>
          <w:lang w:val="en-US"/>
        </w:rPr>
        <w:t xml:space="preserve"> that HIIT (5 days/week during 6 weeks) </w:t>
      </w:r>
      <w:r w:rsidR="00A05030">
        <w:rPr>
          <w:lang w:val="en-US"/>
        </w:rPr>
        <w:t>increased</w:t>
      </w:r>
      <w:r w:rsidR="00A05030" w:rsidRPr="00B05BDB">
        <w:rPr>
          <w:lang w:val="en-US"/>
        </w:rPr>
        <w:t xml:space="preserve"> significant</w:t>
      </w:r>
      <w:r w:rsidR="00A05030">
        <w:rPr>
          <w:lang w:val="en-US"/>
        </w:rPr>
        <w:t xml:space="preserve">ly </w:t>
      </w:r>
      <w:r w:rsidR="00A05030" w:rsidRPr="00B05BDB">
        <w:rPr>
          <w:lang w:val="en-US"/>
        </w:rPr>
        <w:t>VO2 max in sedentary (+3.0 ml · kg</w:t>
      </w:r>
      <w:r w:rsidR="00A05030" w:rsidRPr="003009E9">
        <w:rPr>
          <w:vertAlign w:val="superscript"/>
          <w:lang w:val="en-US"/>
        </w:rPr>
        <w:t>-1</w:t>
      </w:r>
      <w:r w:rsidR="00A05030" w:rsidRPr="00B05BDB">
        <w:rPr>
          <w:lang w:val="en-US"/>
        </w:rPr>
        <w:t xml:space="preserve"> · min</w:t>
      </w:r>
      <w:r w:rsidR="00A05030" w:rsidRPr="003009E9">
        <w:rPr>
          <w:vertAlign w:val="superscript"/>
          <w:lang w:val="en-US"/>
        </w:rPr>
        <w:t>-1</w:t>
      </w:r>
      <w:r w:rsidR="00A05030" w:rsidRPr="00B05BDB">
        <w:rPr>
          <w:lang w:val="en-US"/>
        </w:rPr>
        <w:t>, p &lt;0.001) as well as in active (+3.5 ml · kg</w:t>
      </w:r>
      <w:r w:rsidR="00A05030" w:rsidRPr="003009E9">
        <w:rPr>
          <w:vertAlign w:val="superscript"/>
          <w:lang w:val="en-US"/>
        </w:rPr>
        <w:t>-1</w:t>
      </w:r>
      <w:r w:rsidR="00A05030" w:rsidRPr="00B05BDB">
        <w:rPr>
          <w:lang w:val="en-US"/>
        </w:rPr>
        <w:t xml:space="preserve"> · Min</w:t>
      </w:r>
      <w:r w:rsidR="00A05030" w:rsidRPr="003009E9">
        <w:rPr>
          <w:vertAlign w:val="superscript"/>
          <w:lang w:val="en-US"/>
        </w:rPr>
        <w:t>-1</w:t>
      </w:r>
      <w:r w:rsidR="00A05030" w:rsidRPr="00B05BDB">
        <w:rPr>
          <w:lang w:val="en-US"/>
        </w:rPr>
        <w:t>, p &lt;0.001)</w:t>
      </w:r>
      <w:r w:rsidR="00A05030" w:rsidRPr="00A05030">
        <w:rPr>
          <w:lang w:val="en-US"/>
        </w:rPr>
        <w:t xml:space="preserve"> </w:t>
      </w:r>
      <w:r w:rsidR="00A05030" w:rsidRPr="00B05BDB">
        <w:rPr>
          <w:lang w:val="en-US"/>
        </w:rPr>
        <w:t xml:space="preserve">older individuals </w:t>
      </w:r>
      <w:r w:rsidR="00A05030" w:rsidRPr="00B05BDB">
        <w:fldChar w:fldCharType="begin"/>
      </w:r>
      <w:r w:rsidR="00A05030" w:rsidRPr="00B05BDB">
        <w:rPr>
          <w:lang w:val="en-US"/>
        </w:rPr>
        <w:instrText xml:space="preserve"> ADDIN EN.CITE &lt;EndNote&gt;&lt;Cite&gt;&lt;Author&gt;Knowles&lt;/Author&gt;&lt;Year&gt;2015&lt;/Year&gt;&lt;RecNum&gt;215&lt;/RecNum&gt;&lt;DisplayText&gt;[1]&lt;/DisplayText&gt;&lt;record&gt;&lt;rec-number&gt;215&lt;/rec-number&gt;&lt;foreign-keys&gt;&lt;key app="EN" db-id="x5pzrdzr2tzt0ge5xr952tzop0exssa29s0x" timestamp="1540135242"&gt;215&lt;/key&gt;&lt;/foreign-keys&gt;&lt;ref-type name="Journal Article"&gt;17&lt;/ref-type&gt;&lt;contributors&gt;&lt;authors&gt;&lt;author&gt;Knowles, A. M.&lt;/author&gt;&lt;author&gt;Herbert, P.&lt;/author&gt;&lt;author&gt;Easton, C.&lt;/author&gt;&lt;author&gt;Sculthorpe, N.&lt;/author&gt;&lt;author&gt;Grace, F. M.&lt;/author&gt;&lt;/authors&gt;&lt;/contributors&gt;&lt;auth-address&gt;University of Strathclyde, Glasgow, Scotland, UK.&lt;/auth-address&gt;&lt;titles&gt;&lt;title&gt;Impact of low-volume, high-intensity interval training on maximal aerobic capacity, health-related quality of life and motivation to exercise in ageing men&lt;/title&gt;&lt;secondary-title&gt;Age (Dordr)&lt;/secondary-title&gt;&lt;alt-title&gt;Age (Dordrecht, Netherlands)&lt;/alt-title&gt;&lt;/titles&gt;&lt;periodical&gt;&lt;full-title&gt;Age (Dordr)&lt;/full-title&gt;&lt;abbr-1&gt;Age (Dordrecht, Netherlands)&lt;/abbr-1&gt;&lt;/periodical&gt;&lt;alt-periodical&gt;&lt;full-title&gt;Age (Dordr)&lt;/full-title&gt;&lt;abbr-1&gt;Age (Dordrecht, Netherlands)&lt;/abbr-1&gt;&lt;/alt-periodical&gt;&lt;pages&gt;25&lt;/pages&gt;&lt;volume&gt;37&lt;/volume&gt;&lt;number&gt;2&lt;/number&gt;&lt;edition&gt;2015/03/17&lt;/edition&gt;&lt;keywords&gt;&lt;keyword&gt;Aged&lt;/keyword&gt;&lt;keyword&gt;Aged, 80 and over&lt;/keyword&gt;&lt;keyword&gt;Aging/*physiology&lt;/keyword&gt;&lt;keyword&gt;Exercise/*physiology/*psychology&lt;/keyword&gt;&lt;keyword&gt;Health Status Indicators&lt;/keyword&gt;&lt;keyword&gt;Humans&lt;/keyword&gt;&lt;keyword&gt;Male&lt;/keyword&gt;&lt;keyword&gt;Motivation&lt;/keyword&gt;&lt;keyword&gt;Oxygen Consumption/*physiology&lt;/keyword&gt;&lt;keyword&gt;Physical Fitness&lt;/keyword&gt;&lt;keyword&gt;*Quality of Life&lt;/keyword&gt;&lt;/keywords&gt;&lt;dates&gt;&lt;year&gt;2015&lt;/year&gt;&lt;/dates&gt;&lt;isbn&gt;0161-9152&lt;/isbn&gt;&lt;accession-num&gt;25773069&lt;/accession-num&gt;&lt;urls&gt;&lt;/urls&gt;&lt;custom2&gt;PMC4359174&lt;/custom2&gt;&lt;electronic-resource-num&gt;10.1007/s11357-015-9763-3&lt;/electronic-resource-num&gt;&lt;remote-database-provider&gt;NLM&lt;/remote-database-provider&gt;&lt;language&gt;eng&lt;/language&gt;&lt;/record&gt;&lt;/Cite&gt;&lt;/EndNote&gt;</w:instrText>
      </w:r>
      <w:r w:rsidR="00A05030" w:rsidRPr="00B05BDB">
        <w:fldChar w:fldCharType="separate"/>
      </w:r>
      <w:r w:rsidR="00A05030" w:rsidRPr="00B05BDB">
        <w:rPr>
          <w:noProof/>
          <w:lang w:val="en-US"/>
        </w:rPr>
        <w:t>[1]</w:t>
      </w:r>
      <w:r w:rsidR="00A05030" w:rsidRPr="00B05BDB">
        <w:fldChar w:fldCharType="end"/>
      </w:r>
      <w:r w:rsidR="00A05030" w:rsidRPr="00B05BDB">
        <w:rPr>
          <w:lang w:val="en-US"/>
        </w:rPr>
        <w:t xml:space="preserve">. </w:t>
      </w:r>
    </w:p>
    <w:p w14:paraId="7508C5BA" w14:textId="5E40FDFD" w:rsidR="00295D63" w:rsidRDefault="00295D63" w:rsidP="00295D63">
      <w:pPr>
        <w:spacing w:line="276" w:lineRule="auto"/>
        <w:ind w:firstLine="708"/>
        <w:jc w:val="both"/>
        <w:rPr>
          <w:lang w:val="en-US"/>
        </w:rPr>
      </w:pPr>
      <w:r>
        <w:rPr>
          <w:lang w:val="en-US"/>
        </w:rPr>
        <w:t>Overall, t</w:t>
      </w:r>
      <w:r w:rsidRPr="008D61DC">
        <w:rPr>
          <w:lang w:val="en-US"/>
        </w:rPr>
        <w:t xml:space="preserve">he study of Nunes et al. is original because it is </w:t>
      </w:r>
      <w:r>
        <w:rPr>
          <w:lang w:val="en-US"/>
        </w:rPr>
        <w:t>one of t</w:t>
      </w:r>
      <w:r w:rsidRPr="008D61DC">
        <w:rPr>
          <w:lang w:val="en-US"/>
        </w:rPr>
        <w:t>he first study which suggested that HIIT is an alternative time-efficient protocol for improving physical function and body composition</w:t>
      </w:r>
      <w:r>
        <w:rPr>
          <w:lang w:val="en-US"/>
        </w:rPr>
        <w:t xml:space="preserve"> </w:t>
      </w:r>
      <w:r w:rsidRPr="008D61DC">
        <w:rPr>
          <w:lang w:val="en-US"/>
        </w:rPr>
        <w:t>in obese post-menop</w:t>
      </w:r>
      <w:r>
        <w:rPr>
          <w:lang w:val="en-US"/>
        </w:rPr>
        <w:t>au</w:t>
      </w:r>
      <w:r w:rsidRPr="008D61DC">
        <w:rPr>
          <w:lang w:val="en-US"/>
        </w:rPr>
        <w:t>sal wome</w:t>
      </w:r>
      <w:r>
        <w:rPr>
          <w:lang w:val="en-US"/>
        </w:rPr>
        <w:t>n when compared to continuous training.</w:t>
      </w:r>
    </w:p>
    <w:p w14:paraId="645CAFAF" w14:textId="78BAECD3" w:rsidR="00295D63" w:rsidRDefault="00295D63" w:rsidP="003009E9">
      <w:pPr>
        <w:spacing w:line="276" w:lineRule="auto"/>
        <w:ind w:firstLine="708"/>
        <w:jc w:val="both"/>
        <w:rPr>
          <w:lang w:val="en-US"/>
        </w:rPr>
      </w:pPr>
      <w:r w:rsidRPr="00223A39">
        <w:rPr>
          <w:lang w:val="en-US"/>
        </w:rPr>
        <w:t>The</w:t>
      </w:r>
      <w:r>
        <w:rPr>
          <w:lang w:val="en-US"/>
        </w:rPr>
        <w:t xml:space="preserve"> few discrepancies throughout the studies</w:t>
      </w:r>
      <w:r w:rsidRPr="00223A39">
        <w:rPr>
          <w:lang w:val="en-US"/>
        </w:rPr>
        <w:t xml:space="preserve"> can be explained</w:t>
      </w:r>
      <w:r>
        <w:rPr>
          <w:lang w:val="en-US"/>
        </w:rPr>
        <w:t xml:space="preserve">, </w:t>
      </w:r>
      <w:r w:rsidRPr="00223A39">
        <w:rPr>
          <w:lang w:val="en-US"/>
        </w:rPr>
        <w:t>among other things, by the heterogeneity of HIIT modalities. Indeed, there is no consensus regarding the best training modalities.</w:t>
      </w:r>
    </w:p>
    <w:p w14:paraId="43B51BFC" w14:textId="361C50D1" w:rsidR="00A05030" w:rsidRPr="008D61DC" w:rsidRDefault="006E7CCA" w:rsidP="003009E9">
      <w:pPr>
        <w:spacing w:line="276" w:lineRule="auto"/>
        <w:ind w:firstLine="708"/>
        <w:jc w:val="both"/>
        <w:rPr>
          <w:lang w:val="en-US"/>
        </w:rPr>
      </w:pPr>
      <w:r w:rsidRPr="00223A39">
        <w:rPr>
          <w:lang w:val="en-US"/>
        </w:rPr>
        <w:t>Another important point</w:t>
      </w:r>
      <w:r w:rsidR="00A05030">
        <w:rPr>
          <w:lang w:val="en-US"/>
        </w:rPr>
        <w:t xml:space="preserve"> to implement this exercise regimen in postmenopausal women</w:t>
      </w:r>
      <w:r w:rsidRPr="00223A39">
        <w:rPr>
          <w:lang w:val="en-US"/>
        </w:rPr>
        <w:t xml:space="preserve"> is that despite its intensity, several studies have shown that HIIT is a pleasant practice for participants and leads the same level or higher level of adherence and satisfaction as continuous training </w:t>
      </w:r>
      <w:r w:rsidR="00AE330C">
        <w:fldChar w:fldCharType="begin">
          <w:fldData xml:space="preserve">PEVuZE5vdGU+PENpdGU+PEF1dGhvcj5UaHVtPC9BdXRob3I+PFllYXI+MjAxNzwvWWVhcj48UmVj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AxNjYyOTk8L3BhZ2VzPjx2b2x1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</w:fldData>
        </w:fldChar>
      </w:r>
      <w:r w:rsidR="00AE330C" w:rsidRPr="00223A39">
        <w:rPr>
          <w:lang w:val="en-US"/>
        </w:rPr>
        <w:instrText xml:space="preserve"> ADDIN EN.CITE </w:instrText>
      </w:r>
      <w:r w:rsidR="00AE330C">
        <w:fldChar w:fldCharType="begin">
          <w:fldData xml:space="preserve">PEVuZE5vdGU+PENpdGU+PEF1dGhvcj5UaHVtPC9BdXRob3I+PFllYXI+MjAxNzwvWWVhcj48UmVj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AxNjYyOTk8L3BhZ2VzPjx2b2x1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</w:fldData>
        </w:fldChar>
      </w:r>
      <w:r w:rsidR="00AE330C" w:rsidRPr="00223A39">
        <w:rPr>
          <w:lang w:val="en-US"/>
        </w:rPr>
        <w:instrText xml:space="preserve"> ADDIN EN.CITE.DATA </w:instrText>
      </w:r>
      <w:r w:rsidR="00AE330C">
        <w:fldChar w:fldCharType="end"/>
      </w:r>
      <w:r w:rsidR="00AE330C">
        <w:fldChar w:fldCharType="separate"/>
      </w:r>
      <w:r w:rsidR="00AE330C" w:rsidRPr="00223A39">
        <w:rPr>
          <w:noProof/>
          <w:lang w:val="en-US"/>
        </w:rPr>
        <w:t>[6, 7]</w:t>
      </w:r>
      <w:r w:rsidR="00AE330C">
        <w:fldChar w:fldCharType="end"/>
      </w:r>
      <w:r w:rsidR="00AE330C" w:rsidRPr="00223A39">
        <w:rPr>
          <w:lang w:val="en-US"/>
        </w:rPr>
        <w:t xml:space="preserve">. </w:t>
      </w:r>
      <w:r w:rsidRPr="00223A39">
        <w:rPr>
          <w:lang w:val="en-US"/>
        </w:rPr>
        <w:t>In addition, HIIT can be considered as a safe training method since in 2012, Rognmo et al. reported that there were 2 non-fatal cardiac complications during 46,364 hour</w:t>
      </w:r>
      <w:r w:rsidR="00A65CAB" w:rsidRPr="00223A39">
        <w:rPr>
          <w:lang w:val="en-US"/>
        </w:rPr>
        <w:t>s of interval training against one</w:t>
      </w:r>
      <w:r w:rsidRPr="00223A39">
        <w:rPr>
          <w:lang w:val="en-US"/>
        </w:rPr>
        <w:t xml:space="preserve"> fatal </w:t>
      </w:r>
      <w:r w:rsidR="00A65CAB" w:rsidRPr="00223A39">
        <w:rPr>
          <w:lang w:val="en-US"/>
        </w:rPr>
        <w:t xml:space="preserve">adverse outcome during </w:t>
      </w:r>
      <w:r w:rsidRPr="00223A39">
        <w:rPr>
          <w:lang w:val="en-US"/>
        </w:rPr>
        <w:t>129,456 hours of continuous training at moderate intensity</w:t>
      </w:r>
      <w:r w:rsidR="00AE330C" w:rsidRPr="00223A39">
        <w:rPr>
          <w:lang w:val="en-US"/>
        </w:rPr>
        <w:t xml:space="preserve"> </w:t>
      </w:r>
      <w:r w:rsidR="00AE330C" w:rsidRPr="008D61DC">
        <w:rPr>
          <w:lang w:val="en-US"/>
        </w:rPr>
        <w:fldChar w:fldCharType="begin">
          <w:fldData xml:space="preserve">PEVuZE5vdGU+PENpdGU+PEF1dGhvcj5Sb2dubW88L0F1dGhvcj48WWVhcj4yMDEyPC9ZZWFyPjxS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</w:fldData>
        </w:fldChar>
      </w:r>
      <w:r w:rsidR="00240892" w:rsidRPr="008D61DC">
        <w:rPr>
          <w:lang w:val="en-US"/>
        </w:rPr>
        <w:instrText xml:space="preserve"> ADDIN EN.CITE </w:instrText>
      </w:r>
      <w:r w:rsidR="00240892" w:rsidRPr="008D61DC">
        <w:rPr>
          <w:lang w:val="en-US"/>
        </w:rPr>
        <w:fldChar w:fldCharType="begin">
          <w:fldData xml:space="preserve">PEVuZE5vdGU+PENpdGU+PEF1dGhvcj5Sb2dubW88L0F1dGhvcj48WWVhcj4yMDEyPC9ZZWFyPjxS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</w:fldData>
        </w:fldChar>
      </w:r>
      <w:r w:rsidR="00240892" w:rsidRPr="008D61DC">
        <w:rPr>
          <w:lang w:val="en-US"/>
        </w:rPr>
        <w:instrText xml:space="preserve"> ADDIN EN.CITE.DATA </w:instrText>
      </w:r>
      <w:r w:rsidR="00240892" w:rsidRPr="008D61DC">
        <w:rPr>
          <w:lang w:val="en-US"/>
        </w:rPr>
      </w:r>
      <w:r w:rsidR="00240892" w:rsidRPr="008D61DC">
        <w:rPr>
          <w:lang w:val="en-US"/>
        </w:rPr>
        <w:fldChar w:fldCharType="end"/>
      </w:r>
      <w:r w:rsidR="00AE330C" w:rsidRPr="008D61DC">
        <w:rPr>
          <w:lang w:val="en-US"/>
        </w:rPr>
      </w:r>
      <w:r w:rsidR="00AE330C" w:rsidRPr="008D61DC">
        <w:rPr>
          <w:lang w:val="en-US"/>
        </w:rPr>
        <w:fldChar w:fldCharType="separate"/>
      </w:r>
      <w:r w:rsidR="00240892" w:rsidRPr="00240892">
        <w:rPr>
          <w:lang w:val="en-US"/>
        </w:rPr>
        <w:t>[9]</w:t>
      </w:r>
      <w:r w:rsidR="00AE330C" w:rsidRPr="008D61DC">
        <w:rPr>
          <w:lang w:val="en-US"/>
        </w:rPr>
        <w:fldChar w:fldCharType="end"/>
      </w:r>
      <w:r w:rsidR="00AE330C" w:rsidRPr="00223A39">
        <w:rPr>
          <w:lang w:val="en-US"/>
        </w:rPr>
        <w:t>.</w:t>
      </w:r>
      <w:r w:rsidRPr="00223A39">
        <w:rPr>
          <w:lang w:val="en-US"/>
        </w:rPr>
        <w:t xml:space="preserve"> </w:t>
      </w:r>
      <w:bookmarkStart w:id="0" w:name="_GoBack"/>
      <w:bookmarkEnd w:id="0"/>
    </w:p>
    <w:p w14:paraId="17FEA6B5" w14:textId="010F10A5" w:rsidR="006E7CCA" w:rsidRPr="00223A39" w:rsidRDefault="008D61DC" w:rsidP="00AE330C">
      <w:pPr>
        <w:spacing w:line="276" w:lineRule="auto"/>
        <w:ind w:firstLine="708"/>
        <w:jc w:val="both"/>
        <w:rPr>
          <w:lang w:val="en-US"/>
        </w:rPr>
      </w:pPr>
      <w:r>
        <w:rPr>
          <w:lang w:val="en-US"/>
        </w:rPr>
        <w:t xml:space="preserve">In conclusion, </w:t>
      </w:r>
      <w:r w:rsidR="00AE330C" w:rsidRPr="00223A39">
        <w:rPr>
          <w:lang w:val="en-US"/>
        </w:rPr>
        <w:t xml:space="preserve">the literature about the effects of HIIT in the elderly </w:t>
      </w:r>
      <w:r w:rsidR="00295D63">
        <w:rPr>
          <w:lang w:val="en-US"/>
        </w:rPr>
        <w:t>and more specifically in postmenopausal women i</w:t>
      </w:r>
      <w:r w:rsidR="00AE330C" w:rsidRPr="00223A39">
        <w:rPr>
          <w:lang w:val="en-US"/>
        </w:rPr>
        <w:t xml:space="preserve">s still </w:t>
      </w:r>
      <w:r w:rsidR="00A05030">
        <w:rPr>
          <w:lang w:val="en-US"/>
        </w:rPr>
        <w:t>growing and needed to establish strong statement</w:t>
      </w:r>
      <w:r w:rsidR="00AE330C" w:rsidRPr="00223A39">
        <w:rPr>
          <w:lang w:val="en-US"/>
        </w:rPr>
        <w:t xml:space="preserve">. Nevertheless, </w:t>
      </w:r>
      <w:r w:rsidR="006E7CCA" w:rsidRPr="00223A39">
        <w:rPr>
          <w:lang w:val="en-US"/>
        </w:rPr>
        <w:t xml:space="preserve">it appears that HIIT, no matter how it is performed, remains a safe training method that can improve the </w:t>
      </w:r>
      <w:r w:rsidR="00295D63">
        <w:rPr>
          <w:lang w:val="en-US"/>
        </w:rPr>
        <w:t xml:space="preserve">health and the </w:t>
      </w:r>
      <w:r w:rsidR="006E7CCA" w:rsidRPr="00223A39">
        <w:rPr>
          <w:lang w:val="en-US"/>
        </w:rPr>
        <w:t>quality of life of obese</w:t>
      </w:r>
      <w:r w:rsidR="00295D63">
        <w:rPr>
          <w:lang w:val="en-US"/>
        </w:rPr>
        <w:t xml:space="preserve"> postmenopausal women </w:t>
      </w:r>
      <w:r w:rsidR="006E7CCA" w:rsidRPr="00223A39">
        <w:rPr>
          <w:lang w:val="en-US"/>
        </w:rPr>
        <w:t>and induc</w:t>
      </w:r>
      <w:r w:rsidR="000871D3" w:rsidRPr="00223A39">
        <w:rPr>
          <w:lang w:val="en-US"/>
        </w:rPr>
        <w:t xml:space="preserve">e a similar level of adherence </w:t>
      </w:r>
      <w:r w:rsidR="006E7CCA" w:rsidRPr="00223A39">
        <w:rPr>
          <w:lang w:val="en-US"/>
        </w:rPr>
        <w:t>to other types of physical activity (resistance, continuous) in a short time</w:t>
      </w:r>
      <w:r w:rsidR="00B12F52" w:rsidRPr="00223A39">
        <w:rPr>
          <w:lang w:val="en-US"/>
        </w:rPr>
        <w:t>.</w:t>
      </w:r>
    </w:p>
    <w:p w14:paraId="1F4E3576" w14:textId="77777777" w:rsidR="000871D3" w:rsidRDefault="000871D3" w:rsidP="00EF3321">
      <w:pPr>
        <w:spacing w:line="276" w:lineRule="auto"/>
        <w:ind w:firstLine="708"/>
        <w:jc w:val="both"/>
        <w:rPr>
          <w:lang w:val="en-US"/>
        </w:rPr>
      </w:pPr>
    </w:p>
    <w:p w14:paraId="1665C331" w14:textId="77777777" w:rsidR="00B12F52" w:rsidRDefault="00B12F52" w:rsidP="005A6F8A">
      <w:pPr>
        <w:rPr>
          <w:lang w:val="en-US"/>
        </w:rPr>
      </w:pPr>
    </w:p>
    <w:p w14:paraId="58FDE1AD" w14:textId="77777777" w:rsidR="00AD53AA" w:rsidRDefault="00AD53AA" w:rsidP="005A6F8A">
      <w:pPr>
        <w:rPr>
          <w:lang w:val="en-US"/>
        </w:rPr>
      </w:pPr>
    </w:p>
    <w:p w14:paraId="1EC79080" w14:textId="77777777" w:rsidR="00AD53AA" w:rsidRDefault="00AD53AA" w:rsidP="005A6F8A">
      <w:pPr>
        <w:rPr>
          <w:lang w:val="en-US"/>
        </w:rPr>
      </w:pPr>
    </w:p>
    <w:p w14:paraId="3515DF08" w14:textId="2D6C6577" w:rsidR="00AD53AA" w:rsidRPr="00223A39" w:rsidRDefault="00240892" w:rsidP="005A6F8A">
      <w:pPr>
        <w:rPr>
          <w:lang w:val="en-US"/>
        </w:rPr>
      </w:pPr>
      <w:r>
        <w:rPr>
          <w:lang w:val="en-US"/>
        </w:rPr>
        <w:br w:type="page"/>
      </w:r>
    </w:p>
    <w:p w14:paraId="260C9D5E" w14:textId="77777777" w:rsidR="00B12F52" w:rsidRPr="00223A39" w:rsidRDefault="003A440D" w:rsidP="005A6F8A">
      <w:pPr>
        <w:rPr>
          <w:b/>
          <w:lang w:val="en-US"/>
        </w:rPr>
      </w:pPr>
      <w:r w:rsidRPr="00223A39">
        <w:rPr>
          <w:b/>
          <w:lang w:val="en-US"/>
        </w:rPr>
        <w:lastRenderedPageBreak/>
        <w:t>References</w:t>
      </w:r>
    </w:p>
    <w:p w14:paraId="31DE893A" w14:textId="77777777" w:rsidR="00240892" w:rsidRPr="00240892" w:rsidRDefault="00B12F52" w:rsidP="0024089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40892" w:rsidRPr="00240892">
        <w:t>1.</w:t>
      </w:r>
      <w:r w:rsidR="00240892" w:rsidRPr="00240892">
        <w:tab/>
        <w:t xml:space="preserve">Knowles, A.M., et al., </w:t>
      </w:r>
      <w:r w:rsidR="00240892" w:rsidRPr="00240892">
        <w:rPr>
          <w:i/>
        </w:rPr>
        <w:t>Impact of low-volume, high-intensity interval training on maximal aerobic capacity, health-related quality of life and motivation to exercise in ageing men.</w:t>
      </w:r>
      <w:r w:rsidR="00240892" w:rsidRPr="00240892">
        <w:t xml:space="preserve"> Age (Dordr), 2015. </w:t>
      </w:r>
      <w:r w:rsidR="00240892" w:rsidRPr="00240892">
        <w:rPr>
          <w:b/>
        </w:rPr>
        <w:t>37</w:t>
      </w:r>
      <w:r w:rsidR="00240892" w:rsidRPr="00240892">
        <w:t>(2): p. 25.</w:t>
      </w:r>
    </w:p>
    <w:p w14:paraId="314B8C6D" w14:textId="77777777" w:rsidR="00240892" w:rsidRPr="00240892" w:rsidRDefault="00240892" w:rsidP="00240892">
      <w:pPr>
        <w:pStyle w:val="EndNoteBibliography"/>
        <w:spacing w:after="0"/>
        <w:ind w:left="720" w:hanging="720"/>
      </w:pPr>
      <w:r w:rsidRPr="00240892">
        <w:t>2.</w:t>
      </w:r>
      <w:r w:rsidRPr="00240892">
        <w:tab/>
        <w:t xml:space="preserve">Sculthorpe, N.F., P. Herbert, and F. Grace, </w:t>
      </w:r>
      <w:r w:rsidRPr="00240892">
        <w:rPr>
          <w:i/>
        </w:rPr>
        <w:t>One session of high-intensity interval training (HIIT) every 5 days, improves muscle power but not static balance in lifelong sedentary ageing men: A randomized controlled trial.</w:t>
      </w:r>
      <w:r w:rsidRPr="00240892">
        <w:t xml:space="preserve"> Medicine (Baltimore), 2017. </w:t>
      </w:r>
      <w:r w:rsidRPr="00240892">
        <w:rPr>
          <w:b/>
        </w:rPr>
        <w:t>96</w:t>
      </w:r>
      <w:r w:rsidRPr="00240892">
        <w:t>(6): p. e6040.</w:t>
      </w:r>
    </w:p>
    <w:p w14:paraId="4DBF69E2" w14:textId="77777777" w:rsidR="00240892" w:rsidRPr="00240892" w:rsidRDefault="00240892" w:rsidP="00240892">
      <w:pPr>
        <w:pStyle w:val="EndNoteBibliography"/>
        <w:spacing w:after="0"/>
        <w:ind w:left="720" w:hanging="720"/>
      </w:pPr>
      <w:r w:rsidRPr="00240892">
        <w:t>3.</w:t>
      </w:r>
      <w:r w:rsidRPr="00240892">
        <w:tab/>
        <w:t xml:space="preserve">Fex, A., et al., </w:t>
      </w:r>
      <w:r w:rsidRPr="00240892">
        <w:rPr>
          <w:i/>
        </w:rPr>
        <w:t>Effect of Elliptical High Intensity Interval Training on Metabolic Risk Factor in Pre- and Type 2 Diabetes Patients: A Pilot Study.</w:t>
      </w:r>
      <w:r w:rsidRPr="00240892">
        <w:t xml:space="preserve"> J Phys Act Health, 2015. </w:t>
      </w:r>
      <w:r w:rsidRPr="00240892">
        <w:rPr>
          <w:b/>
        </w:rPr>
        <w:t>12</w:t>
      </w:r>
      <w:r w:rsidRPr="00240892">
        <w:t>(7): p. 942-6.</w:t>
      </w:r>
    </w:p>
    <w:p w14:paraId="6FBF6071" w14:textId="77777777" w:rsidR="00240892" w:rsidRPr="00240892" w:rsidRDefault="00240892" w:rsidP="00240892">
      <w:pPr>
        <w:pStyle w:val="EndNoteBibliography"/>
        <w:spacing w:after="0"/>
        <w:ind w:left="720" w:hanging="720"/>
      </w:pPr>
      <w:r w:rsidRPr="00240892">
        <w:t>4.</w:t>
      </w:r>
      <w:r w:rsidRPr="00240892">
        <w:tab/>
        <w:t xml:space="preserve">Buckinx, F., et al., </w:t>
      </w:r>
      <w:r w:rsidRPr="00240892">
        <w:rPr>
          <w:i/>
        </w:rPr>
        <w:t>Effect of High-Intensity Interval Training Combined with L-Citrulline Supplementation on Functional Capacities and Muscle Function in Dynapenic-Obese Older Adults.</w:t>
      </w:r>
      <w:r w:rsidRPr="00240892">
        <w:t xml:space="preserve"> J Clin Med, 2018. </w:t>
      </w:r>
      <w:r w:rsidRPr="00240892">
        <w:rPr>
          <w:b/>
        </w:rPr>
        <w:t>7</w:t>
      </w:r>
      <w:r w:rsidRPr="00240892">
        <w:t>(12).</w:t>
      </w:r>
    </w:p>
    <w:p w14:paraId="1D0D4153" w14:textId="77777777" w:rsidR="00240892" w:rsidRPr="00240892" w:rsidRDefault="00240892" w:rsidP="00240892">
      <w:pPr>
        <w:pStyle w:val="EndNoteBibliography"/>
        <w:spacing w:after="0"/>
        <w:ind w:left="720" w:hanging="720"/>
      </w:pPr>
      <w:r w:rsidRPr="00240892">
        <w:t>5.</w:t>
      </w:r>
      <w:r w:rsidRPr="00240892">
        <w:tab/>
        <w:t xml:space="preserve">Hwang, C.L., et al., </w:t>
      </w:r>
      <w:r w:rsidRPr="00240892">
        <w:rPr>
          <w:i/>
        </w:rPr>
        <w:t>Novel all-extremity high-intensity interval training improves aerobic fitness, cardiac function and insulin resistance in healthy older adults.</w:t>
      </w:r>
      <w:r w:rsidRPr="00240892">
        <w:t xml:space="preserve"> Exp Gerontol, 2016. </w:t>
      </w:r>
      <w:r w:rsidRPr="00240892">
        <w:rPr>
          <w:b/>
        </w:rPr>
        <w:t>82</w:t>
      </w:r>
      <w:r w:rsidRPr="00240892">
        <w:t>: p. 112-9.</w:t>
      </w:r>
    </w:p>
    <w:p w14:paraId="48CED047" w14:textId="77777777" w:rsidR="00240892" w:rsidRPr="00240892" w:rsidRDefault="00240892" w:rsidP="00240892">
      <w:pPr>
        <w:pStyle w:val="EndNoteBibliography"/>
        <w:spacing w:after="0"/>
        <w:ind w:left="720" w:hanging="720"/>
      </w:pPr>
      <w:r w:rsidRPr="00240892">
        <w:t>6.</w:t>
      </w:r>
      <w:r w:rsidRPr="00240892">
        <w:tab/>
        <w:t xml:space="preserve">Thum, J.S., et al., </w:t>
      </w:r>
      <w:r w:rsidRPr="00240892">
        <w:rPr>
          <w:i/>
        </w:rPr>
        <w:t>High-Intensity Interval Training Elicits Higher Enjoyment than Moderate Intensity Continuous Exercise.</w:t>
      </w:r>
      <w:r w:rsidRPr="00240892">
        <w:t xml:space="preserve"> PLoS One, 2017. </w:t>
      </w:r>
      <w:r w:rsidRPr="00240892">
        <w:rPr>
          <w:b/>
        </w:rPr>
        <w:t>12</w:t>
      </w:r>
      <w:r w:rsidRPr="00240892">
        <w:t>(1): p. e0166299.</w:t>
      </w:r>
    </w:p>
    <w:p w14:paraId="516DC3D1" w14:textId="77777777" w:rsidR="00240892" w:rsidRPr="00240892" w:rsidRDefault="00240892" w:rsidP="00240892">
      <w:pPr>
        <w:pStyle w:val="EndNoteBibliography"/>
        <w:spacing w:after="0"/>
        <w:ind w:left="720" w:hanging="720"/>
      </w:pPr>
      <w:r w:rsidRPr="00240892">
        <w:t>7.</w:t>
      </w:r>
      <w:r w:rsidRPr="00240892">
        <w:tab/>
        <w:t xml:space="preserve">Vella, C.A., K. Taylor, and D. Drummer, </w:t>
      </w:r>
      <w:r w:rsidRPr="00240892">
        <w:rPr>
          <w:i/>
        </w:rPr>
        <w:t>High-intensity interval and moderate-intensity continuous training elicit similar enjoyment and adherence levels in overweight and obese adults.</w:t>
      </w:r>
      <w:r w:rsidRPr="00240892">
        <w:t xml:space="preserve"> Eur J Sport Sci, 2017. </w:t>
      </w:r>
      <w:r w:rsidRPr="00240892">
        <w:rPr>
          <w:b/>
        </w:rPr>
        <w:t>17</w:t>
      </w:r>
      <w:r w:rsidRPr="00240892">
        <w:t>(9): p. 1203-1211.</w:t>
      </w:r>
    </w:p>
    <w:p w14:paraId="3BFE0D5B" w14:textId="77777777" w:rsidR="00240892" w:rsidRPr="00240892" w:rsidRDefault="00240892" w:rsidP="00240892">
      <w:pPr>
        <w:pStyle w:val="EndNoteBibliography"/>
        <w:spacing w:after="0"/>
        <w:ind w:left="720" w:hanging="720"/>
      </w:pPr>
      <w:r w:rsidRPr="00240892">
        <w:t>8.</w:t>
      </w:r>
      <w:r w:rsidRPr="00240892">
        <w:tab/>
        <w:t xml:space="preserve">Grossman, J.A., D. Arigo, and J.L. Bachman, </w:t>
      </w:r>
      <w:r w:rsidRPr="00240892">
        <w:rPr>
          <w:i/>
        </w:rPr>
        <w:t>Meaningful weight loss in obese postmenopausal women: a pilot study of high-intensity interval training and wearable technology.</w:t>
      </w:r>
      <w:r w:rsidRPr="00240892">
        <w:t xml:space="preserve"> Menopause, 2018. </w:t>
      </w:r>
      <w:r w:rsidRPr="00240892">
        <w:rPr>
          <w:b/>
        </w:rPr>
        <w:t>25</w:t>
      </w:r>
      <w:r w:rsidRPr="00240892">
        <w:t>(4): p. 465-470.</w:t>
      </w:r>
    </w:p>
    <w:p w14:paraId="7743E446" w14:textId="77777777" w:rsidR="00240892" w:rsidRPr="00240892" w:rsidRDefault="00240892" w:rsidP="00240892">
      <w:pPr>
        <w:pStyle w:val="EndNoteBibliography"/>
        <w:ind w:left="720" w:hanging="720"/>
      </w:pPr>
      <w:r w:rsidRPr="00240892">
        <w:t>9.</w:t>
      </w:r>
      <w:r w:rsidRPr="00240892">
        <w:tab/>
        <w:t xml:space="preserve">Rognmo, O., et al., </w:t>
      </w:r>
      <w:r w:rsidRPr="00240892">
        <w:rPr>
          <w:i/>
        </w:rPr>
        <w:t>Cardiovascular risk of high- versus moderate-intensity aerobic exercise in coronary heart disease patients.</w:t>
      </w:r>
      <w:r w:rsidRPr="00240892">
        <w:t xml:space="preserve"> Circulation, 2012. </w:t>
      </w:r>
      <w:r w:rsidRPr="00240892">
        <w:rPr>
          <w:b/>
        </w:rPr>
        <w:t>126</w:t>
      </w:r>
      <w:r w:rsidRPr="00240892">
        <w:t>(12): p. 1436-40.</w:t>
      </w:r>
    </w:p>
    <w:p w14:paraId="013EDCEA" w14:textId="58FDA105" w:rsidR="002A7C62" w:rsidRDefault="00B12F52" w:rsidP="005A6F8A">
      <w:r>
        <w:fldChar w:fldCharType="end"/>
      </w:r>
    </w:p>
    <w:sectPr w:rsidR="002A7C62" w:rsidSect="000871D3">
      <w:type w:val="continuous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023CE7F" w14:textId="77777777" w:rsidR="004811BA" w:rsidRDefault="004811BA" w:rsidP="006E7CCA">
      <w:pPr>
        <w:spacing w:after="0" w:line="240" w:lineRule="auto"/>
      </w:pPr>
      <w:r>
        <w:separator/>
      </w:r>
    </w:p>
  </w:endnote>
  <w:endnote w:type="continuationSeparator" w:id="0">
    <w:p w14:paraId="0D0F72A0" w14:textId="77777777" w:rsidR="004811BA" w:rsidRDefault="004811BA" w:rsidP="006E7C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677692813"/>
      <w:docPartObj>
        <w:docPartGallery w:val="Page Numbers (Bottom of Page)"/>
        <w:docPartUnique/>
      </w:docPartObj>
    </w:sdtPr>
    <w:sdtEndPr/>
    <w:sdtContent>
      <w:p w14:paraId="43B3E470" w14:textId="77777777" w:rsidR="006E7CCA" w:rsidRDefault="006E7CCA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009E9" w:rsidRPr="003009E9">
          <w:rPr>
            <w:noProof/>
            <w:lang w:val="fr-FR"/>
          </w:rPr>
          <w:t>3</w:t>
        </w:r>
        <w:r>
          <w:fldChar w:fldCharType="end"/>
        </w:r>
      </w:p>
    </w:sdtContent>
  </w:sdt>
  <w:p w14:paraId="674F8091" w14:textId="77777777" w:rsidR="006E7CCA" w:rsidRDefault="006E7CCA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BAD72D4" w14:textId="77777777" w:rsidR="004811BA" w:rsidRDefault="004811BA" w:rsidP="006E7CCA">
      <w:pPr>
        <w:spacing w:after="0" w:line="240" w:lineRule="auto"/>
      </w:pPr>
      <w:r>
        <w:separator/>
      </w:r>
    </w:p>
  </w:footnote>
  <w:footnote w:type="continuationSeparator" w:id="0">
    <w:p w14:paraId="11E197B5" w14:textId="77777777" w:rsidR="004811BA" w:rsidRDefault="004811BA" w:rsidP="006E7CC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pzrdzr2tzt0ge5xr952tzop0exssa29s0x&quot;&gt;My EndNote Library&lt;record-ids&gt;&lt;item&gt;189&lt;/item&gt;&lt;item&gt;215&lt;/item&gt;&lt;item&gt;216&lt;/item&gt;&lt;item&gt;218&lt;/item&gt;&lt;item&gt;219&lt;/item&gt;&lt;item&gt;356&lt;/item&gt;&lt;item&gt;616&lt;/item&gt;&lt;item&gt;618&lt;/item&gt;&lt;item&gt;619&lt;/item&gt;&lt;/record-ids&gt;&lt;/item&gt;&lt;/Libraries&gt;"/>
  </w:docVars>
  <w:rsids>
    <w:rsidRoot w:val="005A6F8A"/>
    <w:rsid w:val="000871D3"/>
    <w:rsid w:val="001079BC"/>
    <w:rsid w:val="001569E0"/>
    <w:rsid w:val="00223A39"/>
    <w:rsid w:val="00240892"/>
    <w:rsid w:val="00295D63"/>
    <w:rsid w:val="002A7C62"/>
    <w:rsid w:val="003009E9"/>
    <w:rsid w:val="00333B07"/>
    <w:rsid w:val="003A440D"/>
    <w:rsid w:val="003D1383"/>
    <w:rsid w:val="004811BA"/>
    <w:rsid w:val="005A6F8A"/>
    <w:rsid w:val="005E2F71"/>
    <w:rsid w:val="00661AB6"/>
    <w:rsid w:val="006E7CCA"/>
    <w:rsid w:val="0081300F"/>
    <w:rsid w:val="00836626"/>
    <w:rsid w:val="0083673B"/>
    <w:rsid w:val="008543A7"/>
    <w:rsid w:val="00862159"/>
    <w:rsid w:val="008D2A6B"/>
    <w:rsid w:val="008D61DC"/>
    <w:rsid w:val="009A529D"/>
    <w:rsid w:val="00A05030"/>
    <w:rsid w:val="00A65CAB"/>
    <w:rsid w:val="00AD53AA"/>
    <w:rsid w:val="00AE330C"/>
    <w:rsid w:val="00B05BDB"/>
    <w:rsid w:val="00B12F52"/>
    <w:rsid w:val="00C67685"/>
    <w:rsid w:val="00CB7869"/>
    <w:rsid w:val="00D565FA"/>
    <w:rsid w:val="00DD418E"/>
    <w:rsid w:val="00E23427"/>
    <w:rsid w:val="00E34210"/>
    <w:rsid w:val="00E713EC"/>
    <w:rsid w:val="00EB4A0F"/>
    <w:rsid w:val="00EC2554"/>
    <w:rsid w:val="00EF3321"/>
    <w:rsid w:val="00F52D18"/>
    <w:rsid w:val="00F936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C5DEA8C"/>
  <w15:chartTrackingRefBased/>
  <w15:docId w15:val="{A2BDD390-2699-4F0A-990B-99382E906D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MDPI16affiliation">
    <w:name w:val="MDPI_1.6_affiliation"/>
    <w:qFormat/>
    <w:rsid w:val="005A6F8A"/>
    <w:pPr>
      <w:adjustRightInd w:val="0"/>
      <w:snapToGrid w:val="0"/>
      <w:spacing w:after="0" w:line="26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val="en-US" w:eastAsia="de-DE" w:bidi="en-US"/>
    </w:rPr>
  </w:style>
  <w:style w:type="paragraph" w:styleId="En-tte">
    <w:name w:val="header"/>
    <w:basedOn w:val="Normal"/>
    <w:link w:val="En-tteCar"/>
    <w:uiPriority w:val="99"/>
    <w:unhideWhenUsed/>
    <w:rsid w:val="006E7CC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6E7CCA"/>
  </w:style>
  <w:style w:type="paragraph" w:styleId="Pieddepage">
    <w:name w:val="footer"/>
    <w:basedOn w:val="Normal"/>
    <w:link w:val="PieddepageCar"/>
    <w:uiPriority w:val="99"/>
    <w:unhideWhenUsed/>
    <w:rsid w:val="006E7CC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6E7CCA"/>
  </w:style>
  <w:style w:type="paragraph" w:customStyle="1" w:styleId="EndNoteBibliographyTitle">
    <w:name w:val="EndNote Bibliography Title"/>
    <w:basedOn w:val="Normal"/>
    <w:link w:val="EndNoteBibliographyTitleCar"/>
    <w:rsid w:val="00B12F5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B12F5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B12F5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B12F52"/>
    <w:rPr>
      <w:rFonts w:ascii="Calibri" w:hAnsi="Calibri" w:cs="Calibri"/>
      <w:noProof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AD53AA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D53AA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D53AA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D53AA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D53AA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AD53AA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AD53AA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394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377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304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67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475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276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339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940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322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866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07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512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382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679</Words>
  <Characters>9237</Characters>
  <Application>Microsoft Office Word</Application>
  <DocSecurity>0</DocSecurity>
  <Lines>76</Lines>
  <Paragraphs>2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ny</dc:creator>
  <cp:keywords/>
  <dc:description/>
  <cp:lastModifiedBy>Fanny</cp:lastModifiedBy>
  <cp:revision>2</cp:revision>
  <dcterms:created xsi:type="dcterms:W3CDTF">2019-07-30T07:19:00Z</dcterms:created>
  <dcterms:modified xsi:type="dcterms:W3CDTF">2019-07-30T07:19:00Z</dcterms:modified>
</cp:coreProperties>
</file>